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B9332F" w:rsidP="00EF4A95">
      <w:pPr>
        <w:tabs>
          <w:tab w:val="left" w:pos="3135"/>
        </w:tabs>
      </w:pPr>
      <w:r>
        <w:tab/>
      </w:r>
    </w:p>
    <w:p w:rsidR="002A2A03" w:rsidRDefault="002A2A03"/>
    <w:p w:rsidR="002A2A03" w:rsidRDefault="00B9332F">
      <w:pPr>
        <w:jc w:val="center"/>
      </w:pPr>
      <w:r>
        <w:t>Cyber Security Concepts and Events</w:t>
      </w:r>
    </w:p>
    <w:p w:rsidR="002A2A03" w:rsidRDefault="00B9332F">
      <w:pPr>
        <w:jc w:val="center"/>
      </w:pPr>
      <w:r>
        <w:t>Name</w:t>
      </w:r>
    </w:p>
    <w:p w:rsidR="00B95839" w:rsidRDefault="00B9332F" w:rsidP="00DB65F9">
      <w:pPr>
        <w:jc w:val="center"/>
      </w:pPr>
      <w:r>
        <w:t>School or Institution Name (University at Place or Town, State)</w:t>
      </w: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B95839" w:rsidRDefault="00B95839" w:rsidP="00EB44F3">
      <w:pPr>
        <w:ind w:firstLine="0"/>
      </w:pPr>
    </w:p>
    <w:p w:rsidR="00B95839" w:rsidRDefault="00B95839" w:rsidP="00EB44F3">
      <w:pPr>
        <w:ind w:firstLine="0"/>
      </w:pPr>
    </w:p>
    <w:p w:rsidR="00DE3B00" w:rsidRDefault="00DE3B00" w:rsidP="00246146">
      <w:pPr>
        <w:tabs>
          <w:tab w:val="left" w:pos="2175"/>
        </w:tabs>
        <w:ind w:firstLine="0"/>
      </w:pPr>
    </w:p>
    <w:p w:rsidR="00AF3DCB" w:rsidRDefault="00B9332F" w:rsidP="00B621E4">
      <w:pPr>
        <w:ind w:firstLine="0"/>
        <w:jc w:val="center"/>
        <w:rPr>
          <w:b/>
        </w:rPr>
      </w:pPr>
      <w:r>
        <w:rPr>
          <w:b/>
        </w:rPr>
        <w:lastRenderedPageBreak/>
        <w:t>Cyber-security Concepts and Events</w:t>
      </w:r>
    </w:p>
    <w:p w:rsidR="000023C4" w:rsidRDefault="00B9332F" w:rsidP="004A35CB">
      <w:pPr>
        <w:ind w:firstLine="0"/>
      </w:pPr>
      <w:r>
        <w:rPr>
          <w:b/>
        </w:rPr>
        <w:tab/>
      </w:r>
      <w:r w:rsidRPr="0024339B">
        <w:t>B</w:t>
      </w:r>
      <w:r>
        <w:t>lack hat hackers and cyber-crim</w:t>
      </w:r>
      <w:r w:rsidRPr="0024339B">
        <w:t xml:space="preserve">inals are always trying to compromise </w:t>
      </w:r>
      <w:r>
        <w:t xml:space="preserve">computer systems across </w:t>
      </w:r>
      <w:r>
        <w:t>the globe. In 2017, a fairly new attack, known as the ransomware, took the world by storm. Hackers created a worm named “Wannacry” capable of encrypting the files stored on the target machine</w:t>
      </w:r>
      <w:r w:rsidR="004619A1">
        <w:t xml:space="preserve"> </w:t>
      </w:r>
      <w:r w:rsidR="004619A1">
        <w:fldChar w:fldCharType="begin"/>
      </w:r>
      <w:r w:rsidR="004619A1">
        <w:instrText xml:space="preserve"> ADDIN ZOTERO_ITEM CSL_CITATION {"citationID":"a648l7j76g","properties":{"formattedCitation":"(Mohurle &amp; Patil, 2017)","plainCitation":"(Mohurle &amp; Patil, 2017)"},"citationItems":[{"id":1718,"uris":["http://zotero.org/users/local/gITejLE9/items/4QAG7R2L"],"uri":["http://zotero.org/users/local/gITejLE9/items/4QAG7R2L"],"itemData":{"id":1718,"type":"article-journal","title":"A brief study of wannacry threat: Ransomware attack 2017","container-title":"International Journal of Advanced Research in Computer Science","volume":"8","issue":"5","author":[{"family":"Mohurle","given":"Savita"},{"family":"Patil","given":"Manisha"}],"issued":{"date-parts":[["2017"]]}}}],"schema":"https://github.com/citation-style-language/schema/raw/master/csl-citation.json"} </w:instrText>
      </w:r>
      <w:r w:rsidR="004619A1">
        <w:fldChar w:fldCharType="separate"/>
      </w:r>
      <w:r w:rsidR="004619A1" w:rsidRPr="004619A1">
        <w:t>(Mohurle &amp; Patil, 2017)</w:t>
      </w:r>
      <w:r w:rsidR="004619A1">
        <w:fldChar w:fldCharType="end"/>
      </w:r>
      <w:r>
        <w:t xml:space="preserve">. </w:t>
      </w:r>
      <w:r w:rsidR="00DA59D7">
        <w:t xml:space="preserve">As the attack method was reasonably new, no </w:t>
      </w:r>
      <w:r w:rsidR="00C307DB">
        <w:t xml:space="preserve">security software was able to stop the attack in the first place. The results were as expected because the investigations revealed a </w:t>
      </w:r>
      <w:r w:rsidR="00202CA6">
        <w:t>$4 billion in the loss. Hackers were able to compromise systems in 150 countries</w:t>
      </w:r>
      <w:r w:rsidR="004619A1">
        <w:t xml:space="preserve"> </w:t>
      </w:r>
      <w:r w:rsidR="00694B17">
        <w:fldChar w:fldCharType="begin"/>
      </w:r>
      <w:r w:rsidR="00694B17">
        <w:instrText xml:space="preserve"> ADDIN ZOTERO_ITEM CSL_CITATION {"citationID":"a148r0cvd58","properties":{"formattedCitation":"(Bossert, 2017)","plainCitation":"(Bossert, 2017)"},"citationItems":[{"id":1720,"uris":["http://zotero.org/users/local/gITejLE9/items/R4THUEAE"],"uri":["http://zotero.org/users/local/gITejLE9/items/R4THUEAE"],"itemData":{"id":1720,"type":"article-journal","title":"It’s official: North Korea is behind WannaCry","container-title":"The Wall Street Journal","author":[{"family":"Bossert","given":"Thomas P."}],"issued":{"date-parts":[["2017"]]}}}],"schema":"https://github.com/citation-style-language/schema/raw/master/csl-citation.json"} </w:instrText>
      </w:r>
      <w:r w:rsidR="00694B17">
        <w:fldChar w:fldCharType="separate"/>
      </w:r>
      <w:r w:rsidR="00694B17" w:rsidRPr="00694B17">
        <w:t>(Bossert, 2017)</w:t>
      </w:r>
      <w:r w:rsidR="00694B17">
        <w:fldChar w:fldCharType="end"/>
      </w:r>
      <w:r w:rsidR="00202CA6">
        <w:t xml:space="preserve">. </w:t>
      </w:r>
    </w:p>
    <w:p w:rsidR="00202CA6" w:rsidRDefault="00B9332F" w:rsidP="004A35CB">
      <w:pPr>
        <w:ind w:firstLine="0"/>
      </w:pPr>
      <w:r>
        <w:t xml:space="preserve"> </w:t>
      </w:r>
      <w:r w:rsidR="005545BE">
        <w:tab/>
      </w:r>
      <w:r>
        <w:t>The worm used a vulnerability in the Windows operating system to encrypt the files stored on the host machine. The vulnerability was first discovered by the NSA</w:t>
      </w:r>
      <w:r>
        <w:t xml:space="preserve"> and accidentally exposed to the hackers. During investigations, a famous cybersecurity company known as Symantec disclosed that a North Korean hacking group known as "Lazarus Group" was behind the ransomware attack</w:t>
      </w:r>
      <w:r w:rsidR="004619A1">
        <w:t xml:space="preserve"> </w:t>
      </w:r>
      <w:r w:rsidR="004619A1">
        <w:fldChar w:fldCharType="begin"/>
      </w:r>
      <w:r w:rsidR="004619A1">
        <w:instrText xml:space="preserve"> ADDIN ZOTERO_ITEM CSL_CITATION {"citationID":"a6g0veqe1b","properties":{"formattedCitation":"(Chen &amp; Bridges, 2017)","plainCitation":"(Chen &amp; Bridges, 2017)"},"citationItems":[{"id":1719,"uris":["http://zotero.org/users/local/gITejLE9/items/CTEYLFQH"],"uri":["http://zotero.org/users/local/gITejLE9/items/CTEYLFQH"],"itemData":{"id":1719,"type":"article-journal","title":"Automated Behavioral Analysis of Malware A Case Study of WannaCry Ransomware","container-title":"arXiv preprint arXiv:1709.08753","author":[{"family":"Chen","given":"Qian"},{"family":"Bridges","given":"Robert A."}],"issued":{"date-parts":[["2017"]]}}}],"schema":"https://github.com/citation-style-language/schema/raw/master/csl-citation.json"} </w:instrText>
      </w:r>
      <w:r w:rsidR="004619A1">
        <w:fldChar w:fldCharType="separate"/>
      </w:r>
      <w:r w:rsidR="004619A1" w:rsidRPr="004619A1">
        <w:t>(Chen &amp; Bridges, 2017)</w:t>
      </w:r>
      <w:r w:rsidR="004619A1">
        <w:fldChar w:fldCharType="end"/>
      </w:r>
      <w:r>
        <w:t>. Hackers demanded variable amounts of digital currency as a ranso</w:t>
      </w:r>
      <w:r>
        <w:t xml:space="preserve">m to release the encrypted files. </w:t>
      </w:r>
      <w:r w:rsidR="002A75FA">
        <w:t>The hacker group is famous for hacking popular websites such as Sony entertainment hack as well. Wannacry attack is considered to be the most significant attack in the cyber-history to spread across the world in a matter of minutes</w:t>
      </w:r>
      <w:r w:rsidR="00694B17">
        <w:t xml:space="preserve"> </w:t>
      </w:r>
      <w:r w:rsidR="00694B17">
        <w:fldChar w:fldCharType="begin"/>
      </w:r>
      <w:r w:rsidR="00694B17">
        <w:instrText xml:space="preserve"> ADDIN ZOTERO_ITEM CSL_CITATION {"citationID":"acqbdsl51a","properties":{"formattedCitation":"(Nakashima, 2017)","plainCitation":"(Nakashima, 2017)"},"citationItems":[{"id":1721,"uris":["http://zotero.org/users/local/gITejLE9/items/9VB8Q6RK"],"uri":["http://zotero.org/users/local/gITejLE9/items/9VB8Q6RK"],"itemData":{"id":1721,"type":"article-journal","title":"The NSA has linked the WannaCry computer worm to North Korea","container-title":"The Washington Post","volume":"14","author":[{"family":"Nakashima","given":"Ellen"}],"issued":{"date-parts":[["2017"]]}}}],"schema":"https://github.com/citation-style-language/schema/raw/master/csl-citation.json"} </w:instrText>
      </w:r>
      <w:r w:rsidR="00694B17">
        <w:fldChar w:fldCharType="separate"/>
      </w:r>
      <w:r w:rsidR="00694B17" w:rsidRPr="00694B17">
        <w:t>(Nakashima, 2017)</w:t>
      </w:r>
      <w:r w:rsidR="00694B17">
        <w:fldChar w:fldCharType="end"/>
      </w:r>
      <w:r w:rsidR="002A75FA">
        <w:t xml:space="preserve">. </w:t>
      </w:r>
      <w:r w:rsidR="00AF3419">
        <w:t>The scale of infection and financial loss emphasize th</w:t>
      </w:r>
      <w:r w:rsidR="002F6A2A">
        <w:t>e power of hacking if i</w:t>
      </w:r>
      <w:r w:rsidR="00FE7D0D">
        <w:t>t utilized positively for the welfare of human beings.</w:t>
      </w:r>
    </w:p>
    <w:p w:rsidR="00694B17" w:rsidRDefault="00694B17" w:rsidP="004A35CB">
      <w:pPr>
        <w:ind w:firstLine="0"/>
      </w:pPr>
    </w:p>
    <w:p w:rsidR="00694B17" w:rsidRDefault="00694B17" w:rsidP="004A35CB">
      <w:pPr>
        <w:ind w:firstLine="0"/>
      </w:pPr>
    </w:p>
    <w:p w:rsidR="00694B17" w:rsidRDefault="00694B17" w:rsidP="004A35CB">
      <w:pPr>
        <w:ind w:firstLine="0"/>
      </w:pPr>
    </w:p>
    <w:p w:rsidR="00694B17" w:rsidRDefault="00694B17" w:rsidP="004A35CB">
      <w:pPr>
        <w:ind w:firstLine="0"/>
      </w:pPr>
    </w:p>
    <w:p w:rsidR="00694B17" w:rsidRDefault="00694B17" w:rsidP="004A35CB">
      <w:pPr>
        <w:ind w:firstLine="0"/>
      </w:pPr>
    </w:p>
    <w:p w:rsidR="00694B17" w:rsidRDefault="00B9332F" w:rsidP="00694B17">
      <w:pPr>
        <w:ind w:firstLine="0"/>
        <w:jc w:val="center"/>
      </w:pPr>
      <w:r>
        <w:lastRenderedPageBreak/>
        <w:t>References</w:t>
      </w:r>
    </w:p>
    <w:p w:rsidR="00694B17" w:rsidRPr="00694B17" w:rsidRDefault="00B9332F" w:rsidP="00694B17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694B17">
        <w:t xml:space="preserve">Bossert, T. P. (2017). It’s official: North Korea is behind WannaCry. </w:t>
      </w:r>
      <w:r w:rsidRPr="00694B17">
        <w:rPr>
          <w:i/>
          <w:iCs/>
        </w:rPr>
        <w:t>The Wall Street Journal</w:t>
      </w:r>
      <w:r w:rsidRPr="00694B17">
        <w:t>.</w:t>
      </w:r>
    </w:p>
    <w:p w:rsidR="00694B17" w:rsidRPr="00694B17" w:rsidRDefault="00B9332F" w:rsidP="00694B17">
      <w:pPr>
        <w:pStyle w:val="Bibliography"/>
      </w:pPr>
      <w:r w:rsidRPr="00694B17">
        <w:t>Chen, Q., &amp; Bridges, R. A. (2017). Automa</w:t>
      </w:r>
      <w:r w:rsidRPr="00694B17">
        <w:t xml:space="preserve">ted Behavioral Analysis of Malware A Case Study of WannaCry Ransomware. </w:t>
      </w:r>
      <w:r w:rsidRPr="00694B17">
        <w:rPr>
          <w:i/>
          <w:iCs/>
        </w:rPr>
        <w:t>ArXiv Preprint ArXiv:1709.08753</w:t>
      </w:r>
      <w:r w:rsidRPr="00694B17">
        <w:t>.</w:t>
      </w:r>
    </w:p>
    <w:p w:rsidR="00694B17" w:rsidRPr="00694B17" w:rsidRDefault="00B9332F" w:rsidP="00694B17">
      <w:pPr>
        <w:pStyle w:val="Bibliography"/>
      </w:pPr>
      <w:r w:rsidRPr="00694B17">
        <w:t xml:space="preserve">Mohurle, S., &amp; Patil, M. (2017). A brief study of wannacry threat: Ransomware attack 2017. </w:t>
      </w:r>
      <w:r w:rsidRPr="00694B17">
        <w:rPr>
          <w:i/>
          <w:iCs/>
        </w:rPr>
        <w:t>International Journal of Advanced Research in Computer Scien</w:t>
      </w:r>
      <w:r w:rsidRPr="00694B17">
        <w:rPr>
          <w:i/>
          <w:iCs/>
        </w:rPr>
        <w:t>ce</w:t>
      </w:r>
      <w:r w:rsidRPr="00694B17">
        <w:t xml:space="preserve">, </w:t>
      </w:r>
      <w:r w:rsidRPr="00694B17">
        <w:rPr>
          <w:i/>
          <w:iCs/>
        </w:rPr>
        <w:t>8</w:t>
      </w:r>
      <w:r w:rsidRPr="00694B17">
        <w:t>(5).</w:t>
      </w:r>
    </w:p>
    <w:p w:rsidR="00694B17" w:rsidRPr="00694B17" w:rsidRDefault="00B9332F" w:rsidP="00694B17">
      <w:pPr>
        <w:pStyle w:val="Bibliography"/>
      </w:pPr>
      <w:r w:rsidRPr="00694B17">
        <w:t xml:space="preserve">Nakashima, E. (2017). The NSA has linked the WannaCry computer worm to North Korea. </w:t>
      </w:r>
      <w:r w:rsidRPr="00694B17">
        <w:rPr>
          <w:i/>
          <w:iCs/>
        </w:rPr>
        <w:t>The Washington Post</w:t>
      </w:r>
      <w:r w:rsidRPr="00694B17">
        <w:t xml:space="preserve">, </w:t>
      </w:r>
      <w:r w:rsidRPr="00694B17">
        <w:rPr>
          <w:i/>
          <w:iCs/>
        </w:rPr>
        <w:t>14</w:t>
      </w:r>
      <w:r w:rsidRPr="00694B17">
        <w:t>.</w:t>
      </w:r>
    </w:p>
    <w:p w:rsidR="00694B17" w:rsidRPr="0024339B" w:rsidRDefault="00B9332F" w:rsidP="00694B17">
      <w:pPr>
        <w:ind w:firstLine="0"/>
        <w:jc w:val="center"/>
      </w:pPr>
      <w:r>
        <w:fldChar w:fldCharType="end"/>
      </w:r>
      <w:bookmarkStart w:id="0" w:name="_GoBack"/>
      <w:bookmarkEnd w:id="0"/>
    </w:p>
    <w:p w:rsidR="00823761" w:rsidRPr="00823761" w:rsidRDefault="00823761" w:rsidP="00EF4A95">
      <w:pPr>
        <w:ind w:firstLine="0"/>
        <w:rPr>
          <w:b/>
        </w:rPr>
      </w:pPr>
    </w:p>
    <w:sectPr w:rsidR="00823761" w:rsidRPr="00823761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9332F" w:rsidRDefault="00B9332F">
      <w:pPr>
        <w:spacing w:line="240" w:lineRule="auto"/>
      </w:pPr>
      <w:r>
        <w:separator/>
      </w:r>
    </w:p>
  </w:endnote>
  <w:endnote w:type="continuationSeparator" w:id="0">
    <w:p w:rsidR="00B9332F" w:rsidRDefault="00B9332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9332F" w:rsidRDefault="00B9332F">
      <w:pPr>
        <w:spacing w:line="240" w:lineRule="auto"/>
      </w:pPr>
      <w:r>
        <w:separator/>
      </w:r>
    </w:p>
  </w:footnote>
  <w:footnote w:type="continuationSeparator" w:id="0">
    <w:p w:rsidR="00B9332F" w:rsidRDefault="00B9332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B9332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B9332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545BE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B9332F">
    <w:pPr>
      <w:pStyle w:val="Header"/>
      <w:ind w:right="360" w:firstLine="0"/>
    </w:pPr>
    <w:r>
      <w:t>CYBER-SECURITY CONCEPTS AND EVENTS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B9332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545BE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B9332F">
    <w:pPr>
      <w:ind w:right="360" w:firstLine="0"/>
    </w:pPr>
    <w:r>
      <w:t xml:space="preserve">Running head: </w:t>
    </w:r>
    <w:r w:rsidR="00992F25">
      <w:t>CYBER-SECURITY CONCEPTS AND EVENTS</w:t>
    </w:r>
    <w:r w:rsidR="00A109EB"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czN7YwMTA1MrQwMzFR0lEKTi0uzszPAykwMq8FAIfbRUgtAAAA"/>
  </w:docVars>
  <w:rsids>
    <w:rsidRoot w:val="00CF29F0"/>
    <w:rsid w:val="000023C4"/>
    <w:rsid w:val="0000793A"/>
    <w:rsid w:val="00007F8E"/>
    <w:rsid w:val="00046599"/>
    <w:rsid w:val="00075C01"/>
    <w:rsid w:val="000B0A32"/>
    <w:rsid w:val="00140CE8"/>
    <w:rsid w:val="00147B28"/>
    <w:rsid w:val="00166139"/>
    <w:rsid w:val="001A0A79"/>
    <w:rsid w:val="001B2F79"/>
    <w:rsid w:val="001C065B"/>
    <w:rsid w:val="001C42C2"/>
    <w:rsid w:val="001E2013"/>
    <w:rsid w:val="00202CA6"/>
    <w:rsid w:val="00212927"/>
    <w:rsid w:val="0023031F"/>
    <w:rsid w:val="00233183"/>
    <w:rsid w:val="0024339B"/>
    <w:rsid w:val="0024340D"/>
    <w:rsid w:val="00246146"/>
    <w:rsid w:val="00251411"/>
    <w:rsid w:val="00271243"/>
    <w:rsid w:val="002A2A03"/>
    <w:rsid w:val="002A75FA"/>
    <w:rsid w:val="002D5F9C"/>
    <w:rsid w:val="002E0F32"/>
    <w:rsid w:val="002E7358"/>
    <w:rsid w:val="002F3027"/>
    <w:rsid w:val="002F6A2A"/>
    <w:rsid w:val="0030341D"/>
    <w:rsid w:val="00311868"/>
    <w:rsid w:val="00313DA3"/>
    <w:rsid w:val="00377884"/>
    <w:rsid w:val="003815F3"/>
    <w:rsid w:val="00390012"/>
    <w:rsid w:val="00393A20"/>
    <w:rsid w:val="003A4309"/>
    <w:rsid w:val="003B081A"/>
    <w:rsid w:val="003C5EA6"/>
    <w:rsid w:val="003C6646"/>
    <w:rsid w:val="003D2E1B"/>
    <w:rsid w:val="004018B2"/>
    <w:rsid w:val="00421B96"/>
    <w:rsid w:val="004229D9"/>
    <w:rsid w:val="004320C2"/>
    <w:rsid w:val="00432199"/>
    <w:rsid w:val="00435AA6"/>
    <w:rsid w:val="00454528"/>
    <w:rsid w:val="004619A1"/>
    <w:rsid w:val="0047191A"/>
    <w:rsid w:val="00480F91"/>
    <w:rsid w:val="004957C2"/>
    <w:rsid w:val="00496757"/>
    <w:rsid w:val="004A2D26"/>
    <w:rsid w:val="004A35CB"/>
    <w:rsid w:val="004E1A61"/>
    <w:rsid w:val="004E24CA"/>
    <w:rsid w:val="0050128E"/>
    <w:rsid w:val="00507173"/>
    <w:rsid w:val="0051793F"/>
    <w:rsid w:val="00550FC6"/>
    <w:rsid w:val="005545BE"/>
    <w:rsid w:val="00563EB1"/>
    <w:rsid w:val="005722C0"/>
    <w:rsid w:val="005907B1"/>
    <w:rsid w:val="005B0960"/>
    <w:rsid w:val="005C3508"/>
    <w:rsid w:val="005D00FF"/>
    <w:rsid w:val="005D7758"/>
    <w:rsid w:val="005E735E"/>
    <w:rsid w:val="00605A38"/>
    <w:rsid w:val="0061580C"/>
    <w:rsid w:val="006321AD"/>
    <w:rsid w:val="00640470"/>
    <w:rsid w:val="006840BC"/>
    <w:rsid w:val="0068455B"/>
    <w:rsid w:val="00684593"/>
    <w:rsid w:val="00694B17"/>
    <w:rsid w:val="006A2129"/>
    <w:rsid w:val="006C1178"/>
    <w:rsid w:val="006C12E0"/>
    <w:rsid w:val="006C17C5"/>
    <w:rsid w:val="006E3557"/>
    <w:rsid w:val="00774A3E"/>
    <w:rsid w:val="007861A0"/>
    <w:rsid w:val="00787BB4"/>
    <w:rsid w:val="00795A0D"/>
    <w:rsid w:val="007A789C"/>
    <w:rsid w:val="007C73EB"/>
    <w:rsid w:val="007E1CA1"/>
    <w:rsid w:val="007E4DBB"/>
    <w:rsid w:val="00800601"/>
    <w:rsid w:val="0081318C"/>
    <w:rsid w:val="00823761"/>
    <w:rsid w:val="00830A52"/>
    <w:rsid w:val="00843822"/>
    <w:rsid w:val="00873AF5"/>
    <w:rsid w:val="00891F79"/>
    <w:rsid w:val="008B6E33"/>
    <w:rsid w:val="008C5CBA"/>
    <w:rsid w:val="00901A88"/>
    <w:rsid w:val="00911740"/>
    <w:rsid w:val="0091463D"/>
    <w:rsid w:val="009268A1"/>
    <w:rsid w:val="009451D9"/>
    <w:rsid w:val="00953A21"/>
    <w:rsid w:val="00953D6F"/>
    <w:rsid w:val="009764B6"/>
    <w:rsid w:val="00985026"/>
    <w:rsid w:val="00986F36"/>
    <w:rsid w:val="00992F25"/>
    <w:rsid w:val="009E3FFB"/>
    <w:rsid w:val="009E4ADE"/>
    <w:rsid w:val="009F546D"/>
    <w:rsid w:val="00A00226"/>
    <w:rsid w:val="00A109EB"/>
    <w:rsid w:val="00A162F7"/>
    <w:rsid w:val="00A322EE"/>
    <w:rsid w:val="00A43FA3"/>
    <w:rsid w:val="00A50229"/>
    <w:rsid w:val="00A623A2"/>
    <w:rsid w:val="00AA0E9C"/>
    <w:rsid w:val="00AB634E"/>
    <w:rsid w:val="00AE5B34"/>
    <w:rsid w:val="00AF11AD"/>
    <w:rsid w:val="00AF3419"/>
    <w:rsid w:val="00AF3DCB"/>
    <w:rsid w:val="00B22762"/>
    <w:rsid w:val="00B23A42"/>
    <w:rsid w:val="00B25954"/>
    <w:rsid w:val="00B35F92"/>
    <w:rsid w:val="00B4200E"/>
    <w:rsid w:val="00B46071"/>
    <w:rsid w:val="00B56B16"/>
    <w:rsid w:val="00B621E4"/>
    <w:rsid w:val="00B73C54"/>
    <w:rsid w:val="00B84D75"/>
    <w:rsid w:val="00B9332F"/>
    <w:rsid w:val="00B95839"/>
    <w:rsid w:val="00BB408F"/>
    <w:rsid w:val="00C022DE"/>
    <w:rsid w:val="00C307DB"/>
    <w:rsid w:val="00C37652"/>
    <w:rsid w:val="00C37EC1"/>
    <w:rsid w:val="00C53712"/>
    <w:rsid w:val="00C67138"/>
    <w:rsid w:val="00C82E69"/>
    <w:rsid w:val="00C87961"/>
    <w:rsid w:val="00C92425"/>
    <w:rsid w:val="00C953AF"/>
    <w:rsid w:val="00CD4CDA"/>
    <w:rsid w:val="00CD6D69"/>
    <w:rsid w:val="00CE47AB"/>
    <w:rsid w:val="00CE7D80"/>
    <w:rsid w:val="00CF29F0"/>
    <w:rsid w:val="00D20444"/>
    <w:rsid w:val="00D62DFF"/>
    <w:rsid w:val="00D95B6C"/>
    <w:rsid w:val="00DA59D7"/>
    <w:rsid w:val="00DB5F27"/>
    <w:rsid w:val="00DB65F9"/>
    <w:rsid w:val="00DE1E3A"/>
    <w:rsid w:val="00DE3B00"/>
    <w:rsid w:val="00E35DF4"/>
    <w:rsid w:val="00E44A3B"/>
    <w:rsid w:val="00E44F25"/>
    <w:rsid w:val="00E523D1"/>
    <w:rsid w:val="00E56752"/>
    <w:rsid w:val="00E97112"/>
    <w:rsid w:val="00EB44F3"/>
    <w:rsid w:val="00EB64A5"/>
    <w:rsid w:val="00EF4A95"/>
    <w:rsid w:val="00F14CE0"/>
    <w:rsid w:val="00F3366E"/>
    <w:rsid w:val="00F427F2"/>
    <w:rsid w:val="00F63967"/>
    <w:rsid w:val="00FA189C"/>
    <w:rsid w:val="00FE7D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4236AE79-00F7-4DFB-A7F5-4AB2CB45D8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  <w:lang w:val="en-US" w:eastAsia="en-US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C1178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3</Pages>
  <Words>744</Words>
  <Characters>4244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9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13</cp:revision>
  <dcterms:created xsi:type="dcterms:W3CDTF">2019-01-21T06:40:00Z</dcterms:created>
  <dcterms:modified xsi:type="dcterms:W3CDTF">2019-01-21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54pJvoR4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